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63C6DE" w14:textId="637536C9" w:rsidR="000848AD" w:rsidRDefault="000848AD" w:rsidP="00680FF5">
      <w:pPr>
        <w:spacing w:after="0" w:line="240" w:lineRule="auto"/>
        <w:contextualSpacing/>
        <w:rPr>
          <w:b/>
          <w:bCs/>
        </w:rPr>
      </w:pPr>
      <w:r>
        <w:rPr>
          <w:b/>
          <w:bCs/>
        </w:rPr>
        <w:t>Methods</w:t>
      </w:r>
    </w:p>
    <w:p w14:paraId="1C103529" w14:textId="149E3B87" w:rsidR="00B261A1" w:rsidRDefault="00B261A1" w:rsidP="00680FF5">
      <w:pPr>
        <w:spacing w:after="0" w:line="240" w:lineRule="auto"/>
        <w:contextualSpacing/>
      </w:pPr>
      <w:r w:rsidRPr="00B261A1">
        <w:t>The raw sequencing reads were first quality-checked using FastQC</w:t>
      </w:r>
      <w:r w:rsidR="0081165D">
        <w:fldChar w:fldCharType="begin"/>
      </w:r>
      <w:r w:rsidR="0081165D">
        <w:instrText xml:space="preserve"> ADDIN EN.CITE &lt;EndNote&gt;&lt;Cite&gt;&lt;Author&gt;Andrews&lt;/Author&gt;&lt;Year&gt;2010&lt;/Year&gt;&lt;RecNum&gt;903&lt;/RecNum&gt;&lt;DisplayText&gt;&lt;style face="superscript"&gt;1&lt;/style&gt;&lt;/DisplayText&gt;&lt;record&gt;&lt;rec-number&gt;903&lt;/rec-number&gt;&lt;foreign-keys&gt;&lt;key app="EN" db-id="erx2ws555vvvzaer95dv5tzlf9rv5rwsf00x" timestamp="1656605253" guid="7ee0e5ec-e9ce-439e-a8bd-d8d79d1de5b6"&gt;903&lt;/key&gt;&lt;/foreign-keys&gt;&lt;ref-type name="Web Page"&gt;12&lt;/ref-type&gt;&lt;contributors&gt;&lt;authors&gt;&lt;author&gt;Andrews, S.&lt;/author&gt;&lt;/authors&gt;&lt;/contributors&gt;&lt;titles&gt;&lt;title&gt;FastQC: a quality control tool for high throughput sequence data&lt;/title&gt;&lt;/titles&gt;&lt;volume&gt;2020&lt;/volume&gt;&lt;dates&gt;&lt;year&gt;2010&lt;/year&gt;&lt;/dates&gt;&lt;urls&gt;&lt;related-urls&gt;&lt;url&gt;http://www.bioinformatics.babraham.ac.uk/projects/fastqc&lt;/url&gt;&lt;/related-urls&gt;&lt;/urls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1</w:t>
      </w:r>
      <w:r w:rsidR="0081165D">
        <w:fldChar w:fldCharType="end"/>
      </w:r>
      <w:r w:rsidRPr="00B261A1">
        <w:t xml:space="preserve"> and adapter sequences were trimmed using </w:t>
      </w:r>
      <w:proofErr w:type="spellStart"/>
      <w:r w:rsidRPr="00B261A1">
        <w:t>TrimGalore</w:t>
      </w:r>
      <w:proofErr w:type="spellEnd"/>
      <w:r w:rsidR="0081165D">
        <w:t xml:space="preserve"> (available online at </w:t>
      </w:r>
      <w:r w:rsidR="0081165D">
        <w:rPr>
          <w:rFonts w:ascii="Segoe UI" w:hAnsi="Segoe UI" w:cs="Segoe UI"/>
          <w:color w:val="24292F"/>
          <w:sz w:val="21"/>
          <w:szCs w:val="21"/>
          <w:shd w:val="clear" w:color="auto" w:fill="FFFFFF"/>
        </w:rPr>
        <w:t>https://www.bioinformatics.babraham.ac.uk/projects/trim_galore/</w:t>
      </w:r>
      <w:r w:rsidR="0081165D">
        <w:rPr>
          <w:rFonts w:ascii="Segoe UI" w:hAnsi="Segoe UI" w:cs="Segoe UI"/>
          <w:color w:val="24292F"/>
          <w:sz w:val="21"/>
          <w:szCs w:val="21"/>
          <w:shd w:val="clear" w:color="auto" w:fill="FFFFFF"/>
        </w:rPr>
        <w:t>)</w:t>
      </w:r>
      <w:r w:rsidRPr="00B261A1">
        <w:t>. The filtered reads were then mapped to the hg38 reference genome using Bowti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angmead&lt;/Author&gt;&lt;Year&gt;2009&lt;/Year&gt;&lt;RecNum&gt;653&lt;/RecNum&gt;&lt;DisplayText&gt;&lt;style face="superscript"&gt;2&lt;/style&gt;&lt;/DisplayText&gt;&lt;record&gt;&lt;rec-number&gt;653&lt;/rec-number&gt;&lt;foreign-keys&gt;&lt;key app="EN" db-id="erx2ws555vvvzaer95dv5tzlf9rv5rwsf00x" timestamp="1541295063" guid="849575e1-8eee-468e-afb2-9a375197d223"&gt;653&lt;/key&gt;&lt;/foreign-keys&gt;&lt;ref-type name="Journal Article"&gt;17&lt;/ref-type&gt;&lt;contributors&gt;&lt;authors&gt;&lt;author&gt;Langmead, B.&lt;/author&gt;&lt;author&gt;Trapnell, C.&lt;/author&gt;&lt;author&gt;Pop, M.&lt;/author&gt;&lt;author&gt;Salzberg, S. L.&lt;/author&gt;&lt;/authors&gt;&lt;/contributors&gt;&lt;auth-address&gt;Center for Bioinformatics and Computational Biology, Institute for Advanced Computer Studies, University of Maryland, College Park, MD 20742, USA. langmead@cs.umd.edu&lt;/auth-address&gt;&lt;titles&gt;&lt;title&gt;Ultrafast and memory-efficient alignment of short DNA sequences to the human genome&lt;/title&gt;&lt;secondary-title&gt;Genome Biol&lt;/secondary-title&gt;&lt;/titles&gt;&lt;periodical&gt;&lt;full-title&gt;Genome Biol&lt;/full-title&gt;&lt;abbr-1&gt;Genome biology&lt;/abbr-1&gt;&lt;/periodical&gt;&lt;pages&gt;R25&lt;/pages&gt;&lt;volume&gt;10&lt;/volume&gt;&lt;number&gt;3&lt;/number&gt;&lt;edition&gt;2009/03/06&lt;/edition&gt;&lt;keywords&gt;&lt;keyword&gt;Algorithms&lt;/keyword&gt;&lt;keyword&gt;*Base Sequence&lt;/keyword&gt;&lt;keyword&gt;Genome, Human/*genetics&lt;/keyword&gt;&lt;keyword&gt;Humans&lt;/keyword&gt;&lt;keyword&gt;Sequence Alignment/*methods&lt;/keyword&gt;&lt;/keywords&gt;&lt;dates&gt;&lt;year&gt;2009&lt;/year&gt;&lt;/dates&gt;&lt;isbn&gt;1474-760X (Electronic)&amp;#xD;1474-7596 (Linking)&lt;/isbn&gt;&lt;accession-num&gt;19261174&lt;/accession-num&gt;&lt;urls&gt;&lt;related-urls&gt;&lt;url&gt;https://www.ncbi.nlm.nih.gov/pubmed/19261174&lt;/url&gt;&lt;/related-urls&gt;&lt;/urls&gt;&lt;custom2&gt;PMC2690996&lt;/custom2&gt;&lt;electronic-resource-num&gt;10.1186/gb-2009-10-3-r25&lt;/electronic-resource-num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2</w:t>
      </w:r>
      <w:r w:rsidR="0081165D">
        <w:fldChar w:fldCharType="end"/>
      </w:r>
      <w:r w:rsidRPr="00B261A1">
        <w:t xml:space="preserve">, and the genomic coordinates of the mapped reads were assigned to the reference genome annotation file using </w:t>
      </w:r>
      <w:proofErr w:type="spellStart"/>
      <w:r w:rsidRPr="00B261A1">
        <w:t>Bedtools</w:t>
      </w:r>
      <w:proofErr w:type="spellEnd"/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Quinlan&lt;/Author&gt;&lt;Year&gt;2010&lt;/Year&gt;&lt;RecNum&gt;1094&lt;/RecNum&gt;&lt;DisplayText&gt;&lt;style face="superscript"&gt;3&lt;/style&gt;&lt;/DisplayText&gt;&lt;record&gt;&lt;rec-number&gt;1094&lt;/rec-number&gt;&lt;foreign-keys&gt;&lt;key app="EN" db-id="erx2ws555vvvzaer95dv5tzlf9rv5rwsf00x" timestamp="1683559799"&gt;1094&lt;/key&gt;&lt;/foreign-keys&gt;&lt;ref-type name="Journal Article"&gt;17&lt;/ref-type&gt;&lt;contributors&gt;&lt;authors&gt;&lt;author&gt;Quinlan, A. R.&lt;/author&gt;&lt;author&gt;Hall, I. M.&lt;/author&gt;&lt;/authors&gt;&lt;/contributors&gt;&lt;auth-address&gt;Univ Virginia, Sch Med, Dept Biochem &amp;amp; Mol Genet, Charlottesville, VA 22908 USA&amp;#xD;Univ Virginia, Ctr Publ Hlth Genom, Charlottesville, VA 22908 USA&lt;/auth-address&gt;&lt;titles&gt;&lt;title&gt;BEDTools: a flexible suite of utilities for comparing genomic features&lt;/title&gt;&lt;secondary-title&gt;Bioinformatics&lt;/secondary-title&gt;&lt;alt-title&gt;Bioinformatics&lt;/alt-title&gt;&lt;/titles&gt;&lt;periodical&gt;&lt;full-title&gt;Bioinformatics&lt;/full-title&gt;&lt;/periodical&gt;&lt;alt-periodical&gt;&lt;full-title&gt;Bioinformatics&lt;/full-title&gt;&lt;/alt-periodical&gt;&lt;pages&gt;841-842&lt;/pages&gt;&lt;volume&gt;26&lt;/volume&gt;&lt;number&gt;6&lt;/number&gt;&lt;dates&gt;&lt;year&gt;2010&lt;/year&gt;&lt;pub-dates&gt;&lt;date&gt;Mar 15&lt;/date&gt;&lt;/pub-dates&gt;&lt;/dates&gt;&lt;isbn&gt;1367-4803&lt;/isbn&gt;&lt;accession-num&gt;WOS:000275243500019&lt;/accession-num&gt;&lt;urls&gt;&lt;related-urls&gt;&lt;url&gt;&amp;lt;Go to ISI&amp;gt;://WOS:000275243500019&lt;/url&gt;&lt;/related-urls&gt;&lt;/urls&gt;&lt;electronic-resource-num&gt;10.1093/bioinformatics/btq033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3</w:t>
      </w:r>
      <w:r w:rsidR="0081165D">
        <w:fldChar w:fldCharType="end"/>
      </w:r>
      <w:r>
        <w:t xml:space="preserve">. </w:t>
      </w:r>
      <w:r w:rsidRPr="00B261A1">
        <w:t xml:space="preserve">The annotation file used was based on the hg38 assembly and provided the genomic coordinates for known small RNA genes and features. The </w:t>
      </w:r>
      <w:proofErr w:type="spellStart"/>
      <w:r w:rsidRPr="00B261A1">
        <w:t>miRBase</w:t>
      </w:r>
      <w:proofErr w:type="spellEnd"/>
      <w:r w:rsidRPr="00B261A1">
        <w:t xml:space="preserve"> database (release v22.0) was used to identify and annotate microRNAs. The expression levels of small RNAs were quantified using R, and differential expression analysis was performed using the </w:t>
      </w:r>
      <w:r>
        <w:t>using D</w:t>
      </w:r>
      <w:r w:rsidR="0081165D">
        <w:t>ES</w:t>
      </w:r>
      <w:r>
        <w:t>eq</w:t>
      </w:r>
      <w:r w:rsidR="0081165D">
        <w:t>2</w:t>
      </w:r>
      <w:r w:rsidRPr="00B261A1">
        <w:t xml:space="preserve"> package</w:t>
      </w:r>
      <w:r w:rsidR="0081165D">
        <w:t xml:space="preserve"> </w:t>
      </w:r>
      <w:r w:rsidR="0081165D">
        <w:fldChar w:fldCharType="begin"/>
      </w:r>
      <w:r w:rsidR="0081165D">
        <w:instrText xml:space="preserve"> ADDIN EN.CITE &lt;EndNote&gt;&lt;Cite&gt;&lt;Author&gt;Love&lt;/Author&gt;&lt;Year&gt;2014&lt;/Year&gt;&lt;RecNum&gt;777&lt;/RecNum&gt;&lt;DisplayText&gt;&lt;style face="superscript"&gt;4&lt;/style&gt;&lt;/DisplayText&gt;&lt;record&gt;&lt;rec-number&gt;777&lt;/rec-number&gt;&lt;foreign-keys&gt;&lt;key app="EN" db-id="erx2ws555vvvzaer95dv5tzlf9rv5rwsf00x" timestamp="1554926854" guid="3e7870c5-da27-4fdf-8b1c-ae561ae7d806"&gt;777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auth-address&gt;Dana Farber Canc Inst, Dept Biostat &amp;amp; Computat Biol, Boston, MA 02115 USA&amp;#xD;Harvard Univ, Sch Publ Hlth, Dept Biostat, Boston, MA 02115 USA&amp;#xD;European Mol Biol Lab, Genome Biol Unit, D-69117 Heidelberg, Germany&amp;#xD;Max Planck Inst Mol Genet, Dept Computat Mol Biol, D-14195 Berlin, Germany&lt;/auth-address&gt;&lt;titles&gt;&lt;title&gt;Moderated estimation of fold change and dispersion for RNA-seq data with DESeq2&lt;/title&gt;&lt;secondary-title&gt;Genome Biology&lt;/secondary-title&gt;&lt;alt-title&gt;Genome Biol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volume&gt;15&lt;/volume&gt;&lt;number&gt;12&lt;/number&gt;&lt;keywords&gt;&lt;keyword&gt;identifying differential expression&lt;/keyword&gt;&lt;keyword&gt;sequencing data&lt;/keyword&gt;&lt;keyword&gt;classification&lt;/keyword&gt;&lt;keyword&gt;variability&lt;/keyword&gt;&lt;keyword&gt;inference&lt;/keyword&gt;&lt;keyword&gt;powerful&lt;/keyword&gt;&lt;keyword&gt;genes&lt;/keyword&gt;&lt;/keywords&gt;&lt;dates&gt;&lt;year&gt;2014&lt;/year&gt;&lt;/dates&gt;&lt;isbn&gt;1474-760x&lt;/isbn&gt;&lt;accession-num&gt;WOS:000346609500022&lt;/accession-num&gt;&lt;urls&gt;&lt;related-urls&gt;&lt;url&gt;&amp;lt;Go to ISI&amp;gt;://WOS:000346609500022&lt;/url&gt;&lt;/related-urls&gt;&lt;/urls&gt;&lt;electronic-resource-num&gt;ARTN 550&amp;#xD;10.1186/s13059-014-0550-8&lt;/electronic-resource-num&gt;&lt;language&gt;English&lt;/language&gt;&lt;/record&gt;&lt;/Cite&gt;&lt;/EndNote&gt;</w:instrText>
      </w:r>
      <w:r w:rsidR="0081165D">
        <w:fldChar w:fldCharType="separate"/>
      </w:r>
      <w:r w:rsidR="0081165D" w:rsidRPr="0081165D">
        <w:rPr>
          <w:noProof/>
          <w:vertAlign w:val="superscript"/>
        </w:rPr>
        <w:t>4</w:t>
      </w:r>
      <w:r w:rsidR="0081165D">
        <w:fldChar w:fldCharType="end"/>
      </w:r>
      <w:r w:rsidRPr="00B261A1">
        <w:t xml:space="preserve">. </w:t>
      </w:r>
    </w:p>
    <w:p w14:paraId="4B6D5A30" w14:textId="77777777" w:rsidR="00B261A1" w:rsidRPr="000848AD" w:rsidRDefault="00B261A1" w:rsidP="00680FF5">
      <w:pPr>
        <w:spacing w:after="0" w:line="240" w:lineRule="auto"/>
        <w:contextualSpacing/>
      </w:pPr>
    </w:p>
    <w:p w14:paraId="189F6500" w14:textId="1C1AE22E" w:rsidR="008137F5" w:rsidRDefault="008137F5" w:rsidP="00680FF5">
      <w:pPr>
        <w:spacing w:after="0" w:line="240" w:lineRule="auto"/>
        <w:contextualSpacing/>
        <w:rPr>
          <w:b/>
          <w:bCs/>
        </w:rPr>
      </w:pPr>
      <w:r>
        <w:rPr>
          <w:b/>
          <w:bCs/>
        </w:rPr>
        <w:t>Results</w:t>
      </w:r>
    </w:p>
    <w:p w14:paraId="5B1B965D" w14:textId="77777777" w:rsidR="008137F5" w:rsidRDefault="008137F5" w:rsidP="00680FF5">
      <w:pPr>
        <w:spacing w:after="0" w:line="240" w:lineRule="auto"/>
        <w:contextualSpacing/>
        <w:rPr>
          <w:b/>
          <w:bCs/>
        </w:rPr>
      </w:pPr>
    </w:p>
    <w:p w14:paraId="57C5BAE6" w14:textId="08F77710" w:rsidR="00A94FEC" w:rsidRPr="00E3547A" w:rsidRDefault="00C455B6" w:rsidP="00680FF5">
      <w:pPr>
        <w:spacing w:after="0" w:line="240" w:lineRule="auto"/>
        <w:contextualSpacing/>
      </w:pPr>
      <w:r w:rsidRPr="00E3547A">
        <w:t>3 months poor Vs good function</w:t>
      </w:r>
    </w:p>
    <w:p w14:paraId="3E5ECFA2" w14:textId="115B0BBB" w:rsidR="00093686" w:rsidRDefault="00093686" w:rsidP="00680FF5">
      <w:pPr>
        <w:spacing w:after="0" w:line="240" w:lineRule="auto"/>
        <w:contextualSpacing/>
      </w:pPr>
      <w:r w:rsidRPr="00093686">
        <w:t xml:space="preserve">design = ~ </w:t>
      </w:r>
      <w:proofErr w:type="spellStart"/>
      <w:r w:rsidRPr="00093686">
        <w:t>three_month_status</w:t>
      </w:r>
      <w:proofErr w:type="spellEnd"/>
      <w:r w:rsidRPr="00093686">
        <w:t xml:space="preserve"> + </w:t>
      </w:r>
      <w:proofErr w:type="spellStart"/>
      <w:r w:rsidRPr="00093686">
        <w:t>Donor_Age</w:t>
      </w:r>
      <w:proofErr w:type="spellEnd"/>
      <w:r w:rsidRPr="00093686">
        <w:t xml:space="preserve"> + </w:t>
      </w:r>
      <w:proofErr w:type="spellStart"/>
      <w:r w:rsidRPr="00093686">
        <w:t>Donor_Gender_M_F</w:t>
      </w:r>
      <w:proofErr w:type="spellEnd"/>
    </w:p>
    <w:p w14:paraId="1395832E" w14:textId="3047569C" w:rsidR="00093686" w:rsidRDefault="00093686" w:rsidP="00680FF5">
      <w:pPr>
        <w:spacing w:after="0" w:line="240" w:lineRule="auto"/>
        <w:contextualSpacing/>
      </w:pPr>
      <w:r w:rsidRPr="00093686">
        <w:t xml:space="preserve">contrast_3P &lt;- </w:t>
      </w:r>
      <w:proofErr w:type="gramStart"/>
      <w:r w:rsidRPr="00093686">
        <w:t>c(</w:t>
      </w:r>
      <w:proofErr w:type="gramEnd"/>
      <w:r w:rsidRPr="00093686">
        <w:t>"</w:t>
      </w:r>
      <w:proofErr w:type="spellStart"/>
      <w:r w:rsidRPr="00093686">
        <w:t>three_month_status</w:t>
      </w:r>
      <w:proofErr w:type="spellEnd"/>
      <w:r w:rsidRPr="00093686">
        <w:t>", "Poor", "Good")</w:t>
      </w:r>
    </w:p>
    <w:p w14:paraId="3BD25D76" w14:textId="105859F4" w:rsidR="00B37C1C" w:rsidRDefault="00B37C1C" w:rsidP="00680FF5">
      <w:pPr>
        <w:spacing w:after="0" w:line="240" w:lineRule="auto"/>
        <w:contextualSpacing/>
      </w:pPr>
    </w:p>
    <w:p w14:paraId="287F9034" w14:textId="40CBD4F6" w:rsidR="00B37C1C" w:rsidRDefault="00B37C1C" w:rsidP="00680FF5">
      <w:pPr>
        <w:spacing w:after="0" w:line="240" w:lineRule="auto"/>
        <w:contextualSpacing/>
      </w:pPr>
    </w:p>
    <w:p w14:paraId="66B5B270" w14:textId="116E348D" w:rsidR="00B37C1C" w:rsidRPr="00452458" w:rsidRDefault="00B37C1C" w:rsidP="00452458">
      <w:pPr>
        <w:rPr>
          <w:rFonts w:ascii="Calibri" w:eastAsia="Times New Roman" w:hAnsi="Calibri" w:cs="Calibri"/>
          <w:color w:val="000000"/>
        </w:rPr>
      </w:pPr>
      <w:r w:rsidRPr="00B37C1C">
        <w:t xml:space="preserve">Figure </w:t>
      </w:r>
      <w:r>
        <w:t>1.</w:t>
      </w:r>
      <w:r w:rsidRPr="00B37C1C">
        <w:t xml:space="preserve"> </w:t>
      </w:r>
      <w:r>
        <w:t>D</w:t>
      </w:r>
      <w:r w:rsidRPr="00B37C1C">
        <w:t xml:space="preserve">ifferential expression of </w:t>
      </w:r>
      <w:r>
        <w:t>mi</w:t>
      </w:r>
      <w:r w:rsidRPr="00B37C1C">
        <w:t xml:space="preserve">RNAs in individuals with poor versus good function at 3 months, highlighting </w:t>
      </w:r>
      <w:r>
        <w:t xml:space="preserve">the significant </w:t>
      </w:r>
      <w:r w:rsidR="00E3547A">
        <w:t xml:space="preserve">(P&lt; 0.05) </w:t>
      </w:r>
      <w:r>
        <w:t>u</w:t>
      </w:r>
      <w:r w:rsidRPr="00B37C1C">
        <w:t xml:space="preserve">pregulation of </w:t>
      </w:r>
      <w:r>
        <w:t>a miRNA</w:t>
      </w:r>
      <w:r w:rsidR="00452458">
        <w:t xml:space="preserve"> (</w:t>
      </w:r>
      <w:r w:rsidR="00452458" w:rsidRPr="00452458">
        <w:t>hsa-miR-486-5p</w:t>
      </w:r>
      <w:r w:rsidR="00452458" w:rsidRPr="00452458">
        <w:t>)</w:t>
      </w:r>
      <w:r w:rsidRPr="00B37C1C">
        <w:t xml:space="preserve"> in the poor functional status group compared to the good functional status group, after accounting for the effects of donor age and gender.</w:t>
      </w:r>
    </w:p>
    <w:p w14:paraId="0AC739BF" w14:textId="77777777" w:rsidR="00093686" w:rsidRDefault="00093686" w:rsidP="00680FF5">
      <w:pPr>
        <w:spacing w:after="0" w:line="240" w:lineRule="auto"/>
        <w:contextualSpacing/>
      </w:pPr>
    </w:p>
    <w:p w14:paraId="276DACF5" w14:textId="49633233" w:rsidR="00C455B6" w:rsidRDefault="00C455B6" w:rsidP="00680FF5">
      <w:pPr>
        <w:spacing w:after="0" w:line="240" w:lineRule="auto"/>
        <w:contextualSpacing/>
        <w:rPr>
          <w:noProof/>
        </w:rPr>
      </w:pPr>
      <w:r>
        <w:rPr>
          <w:noProof/>
        </w:rPr>
        <w:drawing>
          <wp:inline distT="0" distB="0" distL="0" distR="0" wp14:anchorId="068597E6" wp14:editId="5D2C502E">
            <wp:extent cx="6534150" cy="546735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D8999FA" w14:textId="22E508A7" w:rsidR="00DE792B" w:rsidRDefault="00DE792B" w:rsidP="00680FF5">
      <w:pPr>
        <w:spacing w:after="0" w:line="240" w:lineRule="auto"/>
        <w:contextualSpacing/>
        <w:rPr>
          <w:noProof/>
        </w:rPr>
      </w:pPr>
    </w:p>
    <w:p w14:paraId="4789B9D2" w14:textId="6F1FE25F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  <w:r>
        <w:tab/>
      </w:r>
    </w:p>
    <w:p w14:paraId="7C6DE234" w14:textId="1E8BF069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992B366" w14:textId="0BF9464C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0A76FF" w14:textId="2D8406F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D0C85DA" w14:textId="2477DEA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25A57A12" w14:textId="5848D05E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C6E7917" w14:textId="35286A7B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89FCBB9" w14:textId="77777777" w:rsidR="00633886" w:rsidRDefault="0063388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633886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4DB12C4" w14:textId="77777777" w:rsidR="006F76C0" w:rsidRDefault="006F76C0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53C4E66" w14:textId="653F3380" w:rsidR="00DE792B" w:rsidRPr="00E743D8" w:rsidRDefault="00DE792B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proofErr w:type="gramStart"/>
      <w:r w:rsidRPr="00E743D8">
        <w:rPr>
          <w:b/>
          <w:bCs/>
        </w:rPr>
        <w:t>12 month</w:t>
      </w:r>
      <w:proofErr w:type="gramEnd"/>
      <w:r w:rsidRPr="00E743D8">
        <w:rPr>
          <w:b/>
          <w:bCs/>
        </w:rPr>
        <w:t xml:space="preserve"> poor Vs good function</w:t>
      </w:r>
    </w:p>
    <w:p w14:paraId="7BD7E0F5" w14:textId="2E808E3D" w:rsidR="003F79FD" w:rsidRDefault="003F79FD" w:rsidP="00680FF5">
      <w:pPr>
        <w:tabs>
          <w:tab w:val="left" w:pos="4155"/>
        </w:tabs>
        <w:spacing w:after="0" w:line="240" w:lineRule="auto"/>
        <w:contextualSpacing/>
        <w:jc w:val="both"/>
      </w:pPr>
      <w:r w:rsidRPr="003F79FD">
        <w:t xml:space="preserve">design = ~ </w:t>
      </w:r>
      <w:proofErr w:type="spellStart"/>
      <w:r w:rsidRPr="003F79FD">
        <w:t>twelve_month_status</w:t>
      </w:r>
      <w:proofErr w:type="spellEnd"/>
      <w:r w:rsidRPr="003F79FD">
        <w:t xml:space="preserve"> + </w:t>
      </w:r>
      <w:proofErr w:type="spellStart"/>
      <w:r w:rsidRPr="003F79FD">
        <w:t>Donor_Age</w:t>
      </w:r>
      <w:proofErr w:type="spellEnd"/>
      <w:r w:rsidRPr="003F79FD">
        <w:t xml:space="preserve"> + </w:t>
      </w:r>
      <w:proofErr w:type="spellStart"/>
      <w:r w:rsidRPr="003F79FD">
        <w:t>Donor_Gender_M_F</w:t>
      </w:r>
      <w:proofErr w:type="spellEnd"/>
    </w:p>
    <w:p w14:paraId="14DD8564" w14:textId="5024C0A4" w:rsidR="003F79FD" w:rsidRDefault="003F79FD" w:rsidP="00680FF5">
      <w:pPr>
        <w:tabs>
          <w:tab w:val="left" w:pos="4155"/>
        </w:tabs>
        <w:spacing w:after="0" w:line="240" w:lineRule="auto"/>
        <w:contextualSpacing/>
        <w:jc w:val="both"/>
      </w:pPr>
      <w:r w:rsidRPr="003F79FD">
        <w:t xml:space="preserve">contrast_12P &lt;- </w:t>
      </w:r>
      <w:proofErr w:type="gramStart"/>
      <w:r w:rsidRPr="003F79FD">
        <w:t>c(</w:t>
      </w:r>
      <w:proofErr w:type="gramEnd"/>
      <w:r w:rsidRPr="003F79FD">
        <w:t>"</w:t>
      </w:r>
      <w:proofErr w:type="spellStart"/>
      <w:r w:rsidRPr="003F79FD">
        <w:t>twelve_month_status</w:t>
      </w:r>
      <w:proofErr w:type="spellEnd"/>
      <w:r w:rsidRPr="003F79FD">
        <w:t>", "Poor", "Good")</w:t>
      </w:r>
    </w:p>
    <w:p w14:paraId="2CFF21E1" w14:textId="52C38775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323081B9" w14:textId="09ED7778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60CE13A" w14:textId="163F1DAF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2. </w:t>
      </w:r>
      <w:r w:rsidRPr="00135571">
        <w:t xml:space="preserve">Differential expression of miRNAs in individuals with poor versus good function at 3 months, highlighting the significant (P&lt; 0.05) </w:t>
      </w:r>
      <w:r>
        <w:t>downregulation</w:t>
      </w:r>
      <w:r w:rsidRPr="00135571">
        <w:t xml:space="preserve"> of </w:t>
      </w:r>
      <w:r>
        <w:t>17</w:t>
      </w:r>
      <w:r w:rsidRPr="00135571">
        <w:t xml:space="preserve"> miRNA</w:t>
      </w:r>
      <w:r>
        <w:t>s</w:t>
      </w:r>
      <w:r w:rsidRPr="00135571">
        <w:t xml:space="preserve"> in the poor functional status group compared to the good functional status group, after accounting for the effects of donor age and gender.</w:t>
      </w:r>
    </w:p>
    <w:p w14:paraId="52486410" w14:textId="77777777" w:rsidR="00135571" w:rsidRDefault="00135571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82AB7C" w14:textId="7F955259" w:rsidR="00CF03F7" w:rsidRDefault="004015DC" w:rsidP="00680FF5">
      <w:pPr>
        <w:tabs>
          <w:tab w:val="left" w:pos="4155"/>
        </w:tabs>
        <w:spacing w:after="0" w:line="240" w:lineRule="auto"/>
        <w:contextualSpacing/>
        <w:jc w:val="both"/>
      </w:pPr>
      <w:r>
        <w:rPr>
          <w:noProof/>
        </w:rPr>
        <w:drawing>
          <wp:inline distT="0" distB="0" distL="0" distR="0" wp14:anchorId="45559395" wp14:editId="28848955">
            <wp:extent cx="6534150" cy="546735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A2DCD98" w14:textId="4F74D283" w:rsidR="00DE792B" w:rsidRDefault="00DE792B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FBCC760" w14:textId="674B7A8B" w:rsidR="00E34776" w:rsidRDefault="00E34776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55A91504" w14:textId="52981138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2ED97839" w14:textId="67E5E53E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99860C0" w14:textId="65C48ECC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40A71B6D" w14:textId="65D3ECFA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399A249" w14:textId="0B62133D" w:rsidR="00203435" w:rsidRDefault="00203435" w:rsidP="00203435">
      <w:pPr>
        <w:tabs>
          <w:tab w:val="left" w:pos="4155"/>
        </w:tabs>
        <w:spacing w:after="0" w:line="240" w:lineRule="auto"/>
        <w:contextualSpacing/>
        <w:jc w:val="both"/>
      </w:pPr>
      <w:r>
        <w:t xml:space="preserve">Figure </w:t>
      </w:r>
      <w:r>
        <w:t>3</w:t>
      </w:r>
      <w:r>
        <w:t xml:space="preserve">. </w:t>
      </w:r>
      <w:r w:rsidRPr="00135571">
        <w:t xml:space="preserve">Differential expression of miRNAs in individuals with poor versus good function at 3 months, highlighting the significant (P&lt; 0.05) </w:t>
      </w:r>
      <w:r>
        <w:t>downregulation</w:t>
      </w:r>
      <w:r w:rsidRPr="00135571">
        <w:t xml:space="preserve"> of </w:t>
      </w:r>
      <w:r>
        <w:t>17</w:t>
      </w:r>
      <w:r w:rsidRPr="00135571">
        <w:t xml:space="preserve"> miRNA</w:t>
      </w:r>
      <w:r>
        <w:t>s</w:t>
      </w:r>
      <w:r w:rsidRPr="00135571">
        <w:t xml:space="preserve"> in the poor functional status group compared to the good functional status group, after accounting for the effects of donor age and gender.</w:t>
      </w:r>
    </w:p>
    <w:p w14:paraId="0E371E7F" w14:textId="77777777" w:rsidR="00203435" w:rsidRDefault="00203435" w:rsidP="00680FF5">
      <w:pPr>
        <w:tabs>
          <w:tab w:val="left" w:pos="4155"/>
        </w:tabs>
        <w:spacing w:after="0" w:line="240" w:lineRule="auto"/>
        <w:contextualSpacing/>
        <w:jc w:val="both"/>
      </w:pPr>
    </w:p>
    <w:p w14:paraId="75068765" w14:textId="1ED01BA2" w:rsidR="00E34776" w:rsidRPr="00E805D8" w:rsidRDefault="00E34776" w:rsidP="00680FF5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 w:rsidRPr="00E805D8">
        <w:rPr>
          <w:b/>
          <w:bCs/>
        </w:rPr>
        <w:t xml:space="preserve">3 months </w:t>
      </w:r>
      <w:proofErr w:type="gramStart"/>
      <w:r w:rsidRPr="00E805D8">
        <w:rPr>
          <w:b/>
          <w:bCs/>
        </w:rPr>
        <w:t>Good</w:t>
      </w:r>
      <w:proofErr w:type="gramEnd"/>
      <w:r w:rsidRPr="00E805D8">
        <w:rPr>
          <w:b/>
          <w:bCs/>
        </w:rPr>
        <w:t xml:space="preserve"> vs 12 months Good</w:t>
      </w:r>
    </w:p>
    <w:p w14:paraId="208981D6" w14:textId="5C18EC9C" w:rsidR="00E34776" w:rsidRDefault="00E34776" w:rsidP="00680FF5">
      <w:pPr>
        <w:tabs>
          <w:tab w:val="left" w:pos="4155"/>
        </w:tabs>
        <w:spacing w:after="0" w:line="240" w:lineRule="auto"/>
        <w:contextualSpacing/>
        <w:jc w:val="both"/>
      </w:pPr>
      <w:r w:rsidRPr="00E34776">
        <w:t xml:space="preserve">design = ~ </w:t>
      </w:r>
      <w:proofErr w:type="spellStart"/>
      <w:r w:rsidRPr="00E34776">
        <w:t>time_point</w:t>
      </w:r>
      <w:proofErr w:type="spellEnd"/>
      <w:r w:rsidRPr="00E34776">
        <w:t xml:space="preserve"> + </w:t>
      </w:r>
      <w:proofErr w:type="spellStart"/>
      <w:r w:rsidRPr="00E34776">
        <w:t>Donor_Age</w:t>
      </w:r>
      <w:proofErr w:type="spellEnd"/>
      <w:r w:rsidRPr="00E34776">
        <w:t xml:space="preserve"> + </w:t>
      </w:r>
      <w:proofErr w:type="spellStart"/>
      <w:r w:rsidRPr="00E34776">
        <w:t>Donor_Gender_M_F</w:t>
      </w:r>
      <w:proofErr w:type="spellEnd"/>
    </w:p>
    <w:p w14:paraId="433A092B" w14:textId="4925A755" w:rsidR="00C5378D" w:rsidRDefault="00C5378D" w:rsidP="00680FF5">
      <w:pPr>
        <w:tabs>
          <w:tab w:val="left" w:pos="4155"/>
        </w:tabs>
        <w:spacing w:after="0" w:line="240" w:lineRule="auto"/>
        <w:contextualSpacing/>
        <w:jc w:val="both"/>
      </w:pPr>
      <w:r w:rsidRPr="00C5378D">
        <w:t xml:space="preserve">contrast &lt;- </w:t>
      </w:r>
      <w:proofErr w:type="gramStart"/>
      <w:r w:rsidR="006C2A7B" w:rsidRPr="006C2A7B">
        <w:t>c(</w:t>
      </w:r>
      <w:proofErr w:type="gramEnd"/>
      <w:r w:rsidR="006C2A7B" w:rsidRPr="006C2A7B">
        <w:t>"</w:t>
      </w:r>
      <w:proofErr w:type="spellStart"/>
      <w:r w:rsidR="006C2A7B" w:rsidRPr="006C2A7B">
        <w:t>time_point</w:t>
      </w:r>
      <w:proofErr w:type="spellEnd"/>
      <w:r w:rsidR="006C2A7B" w:rsidRPr="006C2A7B">
        <w:t>", "</w:t>
      </w:r>
      <w:proofErr w:type="spellStart"/>
      <w:r w:rsidR="006C2A7B" w:rsidRPr="006C2A7B">
        <w:t>three_P</w:t>
      </w:r>
      <w:proofErr w:type="spellEnd"/>
      <w:r w:rsidR="006C2A7B" w:rsidRPr="006C2A7B">
        <w:t>", "</w:t>
      </w:r>
      <w:proofErr w:type="spellStart"/>
      <w:r w:rsidR="006C2A7B" w:rsidRPr="006C2A7B">
        <w:t>twelve_P</w:t>
      </w:r>
      <w:proofErr w:type="spellEnd"/>
      <w:r w:rsidR="006C2A7B" w:rsidRPr="006C2A7B">
        <w:t>")</w:t>
      </w:r>
    </w:p>
    <w:p w14:paraId="71747418" w14:textId="5E6C4399" w:rsidR="00047F82" w:rsidRDefault="0027725C" w:rsidP="00680FF5">
      <w:pPr>
        <w:tabs>
          <w:tab w:val="left" w:pos="4155"/>
        </w:tabs>
        <w:spacing w:after="0" w:line="240" w:lineRule="auto"/>
        <w:contextualSpacing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53AED631" wp14:editId="210881E7">
            <wp:extent cx="6534150" cy="546735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008F1CA" w14:textId="04F9435B" w:rsidR="005E0B65" w:rsidRDefault="005E0B65" w:rsidP="00680FF5">
      <w:pPr>
        <w:spacing w:after="0" w:line="240" w:lineRule="auto"/>
        <w:contextualSpacing/>
        <w:rPr>
          <w:noProof/>
        </w:rPr>
      </w:pPr>
    </w:p>
    <w:p w14:paraId="69999DCC" w14:textId="65101566" w:rsidR="005E0B65" w:rsidRDefault="005E0B65" w:rsidP="00680FF5">
      <w:pPr>
        <w:tabs>
          <w:tab w:val="left" w:pos="3690"/>
        </w:tabs>
        <w:spacing w:after="0" w:line="240" w:lineRule="auto"/>
        <w:contextualSpacing/>
      </w:pPr>
      <w:r>
        <w:tab/>
      </w:r>
    </w:p>
    <w:p w14:paraId="3511DCB2" w14:textId="467CA054" w:rsidR="005E0B65" w:rsidRPr="001D7ED5" w:rsidRDefault="005E0B65" w:rsidP="00680FF5">
      <w:pPr>
        <w:tabs>
          <w:tab w:val="left" w:pos="3690"/>
        </w:tabs>
        <w:spacing w:after="0" w:line="240" w:lineRule="auto"/>
        <w:contextualSpacing/>
        <w:rPr>
          <w:b/>
          <w:bCs/>
        </w:rPr>
      </w:pPr>
      <w:r w:rsidRPr="001D7ED5">
        <w:rPr>
          <w:b/>
          <w:bCs/>
        </w:rPr>
        <w:t>3 months poor Vs 12 months poor</w:t>
      </w:r>
    </w:p>
    <w:p w14:paraId="361F9633" w14:textId="491244A5" w:rsidR="00C33AD2" w:rsidRDefault="00C33AD2" w:rsidP="00680FF5">
      <w:pPr>
        <w:tabs>
          <w:tab w:val="left" w:pos="3690"/>
        </w:tabs>
        <w:spacing w:after="0" w:line="240" w:lineRule="auto"/>
        <w:contextualSpacing/>
      </w:pPr>
      <w:r w:rsidRPr="00C33AD2">
        <w:t xml:space="preserve">design = ~ </w:t>
      </w:r>
      <w:proofErr w:type="spellStart"/>
      <w:r w:rsidRPr="00C33AD2">
        <w:t>time_point</w:t>
      </w:r>
      <w:proofErr w:type="spellEnd"/>
      <w:r w:rsidRPr="00C33AD2">
        <w:t xml:space="preserve"> + </w:t>
      </w:r>
      <w:proofErr w:type="spellStart"/>
      <w:r w:rsidRPr="00C33AD2">
        <w:t>Donor_Age</w:t>
      </w:r>
      <w:proofErr w:type="spellEnd"/>
      <w:r w:rsidRPr="00C33AD2">
        <w:t xml:space="preserve"> + </w:t>
      </w:r>
      <w:proofErr w:type="spellStart"/>
      <w:r w:rsidRPr="00C33AD2">
        <w:t>Donor_Gender_M_F</w:t>
      </w:r>
      <w:proofErr w:type="spellEnd"/>
    </w:p>
    <w:p w14:paraId="5CE039D8" w14:textId="5D873B0C" w:rsidR="00C33AD2" w:rsidRDefault="00C33AD2" w:rsidP="00680FF5">
      <w:pPr>
        <w:tabs>
          <w:tab w:val="left" w:pos="3690"/>
        </w:tabs>
        <w:spacing w:after="0" w:line="240" w:lineRule="auto"/>
        <w:contextualSpacing/>
      </w:pPr>
      <w:r w:rsidRPr="00C33AD2">
        <w:t xml:space="preserve">contrast &lt;- </w:t>
      </w:r>
      <w:proofErr w:type="gramStart"/>
      <w:r w:rsidR="00856B7E" w:rsidRPr="00856B7E">
        <w:t>c(</w:t>
      </w:r>
      <w:proofErr w:type="gramEnd"/>
      <w:r w:rsidR="00856B7E" w:rsidRPr="00856B7E">
        <w:t>"</w:t>
      </w:r>
      <w:proofErr w:type="spellStart"/>
      <w:r w:rsidR="00856B7E" w:rsidRPr="00856B7E">
        <w:t>time_point</w:t>
      </w:r>
      <w:proofErr w:type="spellEnd"/>
      <w:r w:rsidR="00856B7E" w:rsidRPr="00856B7E">
        <w:t>", "</w:t>
      </w:r>
      <w:proofErr w:type="spellStart"/>
      <w:r w:rsidR="00856B7E" w:rsidRPr="00856B7E">
        <w:t>three_P</w:t>
      </w:r>
      <w:proofErr w:type="spellEnd"/>
      <w:r w:rsidR="00856B7E" w:rsidRPr="00856B7E">
        <w:t>", "</w:t>
      </w:r>
      <w:proofErr w:type="spellStart"/>
      <w:r w:rsidR="00856B7E" w:rsidRPr="00856B7E">
        <w:t>twelve_P</w:t>
      </w:r>
      <w:proofErr w:type="spellEnd"/>
      <w:r w:rsidR="00856B7E" w:rsidRPr="00856B7E">
        <w:t>")</w:t>
      </w:r>
    </w:p>
    <w:p w14:paraId="183C14C8" w14:textId="77777777" w:rsidR="0081165D" w:rsidRDefault="003E7046" w:rsidP="00680FF5">
      <w:pPr>
        <w:tabs>
          <w:tab w:val="left" w:pos="3690"/>
        </w:tabs>
        <w:spacing w:after="0" w:line="240" w:lineRule="auto"/>
        <w:contextualSpacing/>
      </w:pPr>
      <w:r>
        <w:rPr>
          <w:noProof/>
        </w:rPr>
        <w:lastRenderedPageBreak/>
        <w:drawing>
          <wp:inline distT="0" distB="0" distL="0" distR="0" wp14:anchorId="620832CD" wp14:editId="47C5F17E">
            <wp:extent cx="6534150" cy="546735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534150" cy="54673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DEA4FF0" w14:textId="42464CEB" w:rsidR="0081165D" w:rsidRDefault="0081165D" w:rsidP="00680FF5">
      <w:pPr>
        <w:tabs>
          <w:tab w:val="left" w:pos="3690"/>
        </w:tabs>
        <w:spacing w:after="0" w:line="240" w:lineRule="auto"/>
        <w:contextualSpacing/>
      </w:pPr>
    </w:p>
    <w:p w14:paraId="1E01B262" w14:textId="4225195E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44AF4BB" w14:textId="6A9B6BA5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77D7E3E" w14:textId="5461008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85E9D2E" w14:textId="50C0A887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A0E3370" w14:textId="5DD814D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5A49569" w14:textId="5604A90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BD60B47" w14:textId="2D7B55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6F7B68CE" w14:textId="6C709BC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3715CFC8" w14:textId="5AD0EA12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BB09A25" w14:textId="61163C9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2D1FE4DF" w14:textId="384337CA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5C02384" w14:textId="371F3E58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4A78312" w14:textId="695C1FDB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0E3EF7FE" w14:textId="20BC802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7A8DFAF6" w14:textId="33E1AD8C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169740A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  <w:sectPr w:rsidR="001266F9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3CB69B1D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783EABAC" wp14:editId="174CE76A">
            <wp:extent cx="7943539" cy="4207593"/>
            <wp:effectExtent l="0" t="0" r="635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969002" cy="42210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4696DE5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1BA9B32D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</w:rPr>
        <w:t>Unsupervised HC: three months function</w:t>
      </w:r>
    </w:p>
    <w:p w14:paraId="584B75AD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61EE4DC1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E29D223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756F4734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490B827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998CA59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55979E3C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49E3ED6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35DD65D2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</w:p>
    <w:p w14:paraId="0997E71C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  <w:noProof/>
        </w:rPr>
        <w:drawing>
          <wp:inline distT="0" distB="0" distL="0" distR="0" wp14:anchorId="7C567FC8" wp14:editId="1D71174A">
            <wp:extent cx="8184188" cy="4335062"/>
            <wp:effectExtent l="0" t="0" r="7620" b="889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10694" cy="4349102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89CB08" w14:textId="77777777" w:rsidR="001266F9" w:rsidRDefault="001266F9" w:rsidP="001266F9">
      <w:pPr>
        <w:tabs>
          <w:tab w:val="left" w:pos="4155"/>
        </w:tabs>
        <w:spacing w:after="0" w:line="240" w:lineRule="auto"/>
        <w:contextualSpacing/>
        <w:jc w:val="both"/>
        <w:rPr>
          <w:b/>
          <w:bCs/>
        </w:rPr>
      </w:pPr>
      <w:r>
        <w:rPr>
          <w:b/>
          <w:bCs/>
        </w:rPr>
        <w:t>Unsupervised HC: twelve months function</w:t>
      </w:r>
    </w:p>
    <w:p w14:paraId="73CBA933" w14:textId="01876BAD" w:rsidR="001266F9" w:rsidRDefault="001266F9" w:rsidP="00680FF5">
      <w:pPr>
        <w:tabs>
          <w:tab w:val="left" w:pos="3690"/>
        </w:tabs>
        <w:spacing w:after="0" w:line="240" w:lineRule="auto"/>
        <w:contextualSpacing/>
      </w:pPr>
    </w:p>
    <w:p w14:paraId="43975D05" w14:textId="77777777" w:rsidR="001266F9" w:rsidRDefault="001266F9" w:rsidP="00680FF5">
      <w:pPr>
        <w:tabs>
          <w:tab w:val="left" w:pos="3690"/>
        </w:tabs>
        <w:spacing w:after="0" w:line="240" w:lineRule="auto"/>
        <w:contextualSpacing/>
        <w:sectPr w:rsidR="001266F9" w:rsidSect="001266F9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3CB9898A" w14:textId="3610EC4E" w:rsidR="0081165D" w:rsidRPr="0081165D" w:rsidRDefault="0081165D" w:rsidP="0081165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1165D">
        <w:t>1.</w:t>
      </w:r>
      <w:r w:rsidRPr="0081165D">
        <w:tab/>
        <w:t>Andrews, S. FastQC: a quality control tool for high throughput sequence data. Vol. 2020 (2010).</w:t>
      </w:r>
    </w:p>
    <w:p w14:paraId="5C28C37D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2.</w:t>
      </w:r>
      <w:r w:rsidRPr="0081165D">
        <w:tab/>
        <w:t xml:space="preserve">Langmead, B., Trapnell, C., Pop, M. &amp; Salzberg, S.L. Ultrafast and memory-efficient alignment of short DNA sequences to the human genome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0</w:t>
      </w:r>
      <w:r w:rsidRPr="0081165D">
        <w:t>, R25 (2009).</w:t>
      </w:r>
    </w:p>
    <w:p w14:paraId="1A62D9DC" w14:textId="77777777" w:rsidR="0081165D" w:rsidRPr="0081165D" w:rsidRDefault="0081165D" w:rsidP="0081165D">
      <w:pPr>
        <w:pStyle w:val="EndNoteBibliography"/>
        <w:spacing w:after="0"/>
        <w:ind w:left="720" w:hanging="720"/>
      </w:pPr>
      <w:r w:rsidRPr="0081165D">
        <w:t>3.</w:t>
      </w:r>
      <w:r w:rsidRPr="0081165D">
        <w:tab/>
        <w:t xml:space="preserve">Quinlan, A.R. &amp; Hall, I.M. BEDTools: a flexible suite of utilities for comparing genomic features. </w:t>
      </w:r>
      <w:r w:rsidRPr="0081165D">
        <w:rPr>
          <w:i/>
        </w:rPr>
        <w:t>Bioinformatics</w:t>
      </w:r>
      <w:r w:rsidRPr="0081165D">
        <w:t xml:space="preserve"> </w:t>
      </w:r>
      <w:r w:rsidRPr="0081165D">
        <w:rPr>
          <w:b/>
        </w:rPr>
        <w:t>26</w:t>
      </w:r>
      <w:r w:rsidRPr="0081165D">
        <w:t>, 841-842 (2010).</w:t>
      </w:r>
    </w:p>
    <w:p w14:paraId="2C5294D3" w14:textId="77777777" w:rsidR="0081165D" w:rsidRPr="0081165D" w:rsidRDefault="0081165D" w:rsidP="0081165D">
      <w:pPr>
        <w:pStyle w:val="EndNoteBibliography"/>
        <w:ind w:left="720" w:hanging="720"/>
      </w:pPr>
      <w:r w:rsidRPr="0081165D">
        <w:t>4.</w:t>
      </w:r>
      <w:r w:rsidRPr="0081165D">
        <w:tab/>
        <w:t xml:space="preserve">Love, M.I., Huber, W. &amp; Anders, S. Moderated estimation of fold change and dispersion for RNA-seq data with DESeq2. </w:t>
      </w:r>
      <w:r w:rsidRPr="0081165D">
        <w:rPr>
          <w:i/>
        </w:rPr>
        <w:t>Genome biology</w:t>
      </w:r>
      <w:r w:rsidRPr="0081165D">
        <w:t xml:space="preserve"> </w:t>
      </w:r>
      <w:r w:rsidRPr="0081165D">
        <w:rPr>
          <w:b/>
        </w:rPr>
        <w:t>15</w:t>
      </w:r>
      <w:r w:rsidRPr="0081165D">
        <w:t>(2014).</w:t>
      </w:r>
    </w:p>
    <w:p w14:paraId="15408657" w14:textId="5C25AC5F" w:rsidR="005173D1" w:rsidRPr="005E0B65" w:rsidRDefault="0081165D" w:rsidP="00680FF5">
      <w:pPr>
        <w:tabs>
          <w:tab w:val="left" w:pos="3690"/>
        </w:tabs>
        <w:spacing w:after="0" w:line="240" w:lineRule="auto"/>
        <w:contextualSpacing/>
      </w:pPr>
      <w:r>
        <w:fldChar w:fldCharType="end"/>
      </w:r>
    </w:p>
    <w:sectPr w:rsidR="005173D1" w:rsidRPr="005E0B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jcxNjQ3MDc2MjI1t7RU0lEKTi0uzszPAykwqgUAzxPOL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rx2ws555vvvzaer95dv5tzlf9rv5rwsf00x&quot;&gt;My EndNote Library Copy-Converted&lt;record-ids&gt;&lt;item&gt;653&lt;/item&gt;&lt;item&gt;777&lt;/item&gt;&lt;item&gt;903&lt;/item&gt;&lt;item&gt;1094&lt;/item&gt;&lt;/record-ids&gt;&lt;/item&gt;&lt;/Libraries&gt;"/>
  </w:docVars>
  <w:rsids>
    <w:rsidRoot w:val="00C455B6"/>
    <w:rsid w:val="00047F82"/>
    <w:rsid w:val="000848AD"/>
    <w:rsid w:val="00093686"/>
    <w:rsid w:val="000A72D7"/>
    <w:rsid w:val="000C4C48"/>
    <w:rsid w:val="001266F9"/>
    <w:rsid w:val="00135571"/>
    <w:rsid w:val="001D7ED5"/>
    <w:rsid w:val="00203435"/>
    <w:rsid w:val="0027725C"/>
    <w:rsid w:val="002A02C5"/>
    <w:rsid w:val="002F65E6"/>
    <w:rsid w:val="003031E8"/>
    <w:rsid w:val="00324250"/>
    <w:rsid w:val="00340FEF"/>
    <w:rsid w:val="003E7046"/>
    <w:rsid w:val="003F5E6A"/>
    <w:rsid w:val="003F79FD"/>
    <w:rsid w:val="004015DC"/>
    <w:rsid w:val="004129CD"/>
    <w:rsid w:val="00452458"/>
    <w:rsid w:val="004B42B6"/>
    <w:rsid w:val="005173D1"/>
    <w:rsid w:val="005E0B65"/>
    <w:rsid w:val="00633886"/>
    <w:rsid w:val="00680FF5"/>
    <w:rsid w:val="006C2A7B"/>
    <w:rsid w:val="006F76C0"/>
    <w:rsid w:val="00723BA2"/>
    <w:rsid w:val="0078536A"/>
    <w:rsid w:val="008075F6"/>
    <w:rsid w:val="0081165D"/>
    <w:rsid w:val="008137F5"/>
    <w:rsid w:val="00853BEF"/>
    <w:rsid w:val="00856B7E"/>
    <w:rsid w:val="00A035AA"/>
    <w:rsid w:val="00A94FEC"/>
    <w:rsid w:val="00AE00D6"/>
    <w:rsid w:val="00B261A1"/>
    <w:rsid w:val="00B37C1C"/>
    <w:rsid w:val="00C33AD2"/>
    <w:rsid w:val="00C455B6"/>
    <w:rsid w:val="00C5378D"/>
    <w:rsid w:val="00CF03F7"/>
    <w:rsid w:val="00D42240"/>
    <w:rsid w:val="00DE1307"/>
    <w:rsid w:val="00DE792B"/>
    <w:rsid w:val="00E0148E"/>
    <w:rsid w:val="00E225FD"/>
    <w:rsid w:val="00E34776"/>
    <w:rsid w:val="00E3547A"/>
    <w:rsid w:val="00E743D8"/>
    <w:rsid w:val="00E805D8"/>
    <w:rsid w:val="00E86269"/>
    <w:rsid w:val="00EA68B8"/>
    <w:rsid w:val="00EE5AB1"/>
    <w:rsid w:val="00F652FE"/>
    <w:rsid w:val="00FC02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2F78621C"/>
  <w15:chartTrackingRefBased/>
  <w15:docId w15:val="{C0320FD3-00D6-4997-9E06-531DC65D91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1165D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1165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1165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1165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2512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6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15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856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54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224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278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833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269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982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36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541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016202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20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528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98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835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428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614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49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346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54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43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87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821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30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01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682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70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23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66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68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7435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3206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5902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783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38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6175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8067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1390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963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366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76393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12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4427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8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909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268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29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087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90072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701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559526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447754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334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6644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24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073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584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8496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20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2011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2215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1465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543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7812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1183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6243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8632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6532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4694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941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12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507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0090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29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940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4138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6096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752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482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15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1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5625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5277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763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161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32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54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950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626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379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8474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23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5108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187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58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5939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01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2177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227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3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519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182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8766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12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638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788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6009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9947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3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210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41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41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72593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43430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6045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9700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6774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1786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488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9326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997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09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6371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6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105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215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3396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1565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253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375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13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7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238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62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1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761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44124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782470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992756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461250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859493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266598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797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7409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717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8008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44536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0400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09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4592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6831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0182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0406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4989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63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3758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3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011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10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548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407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2477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696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7011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2373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8246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0189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7038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78821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3395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79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00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8934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3507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11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2414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208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2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8721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357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062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6067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268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4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3606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693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6181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1289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4394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0368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187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4248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077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04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1341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027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5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699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29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64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0414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3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9709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1423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88362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0475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317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7912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1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280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932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0913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9070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0095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536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8616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1744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990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5615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8512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1994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7622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11613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352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911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5165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031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310147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31707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746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9446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2244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149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01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6510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531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9290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6354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1016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45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181563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3495328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7637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8355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24715453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50716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55834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016774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41562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02541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0346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837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85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390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95767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0738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447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2601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4172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6556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1945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2407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47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153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6370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91223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580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30921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417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592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3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0894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6345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002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040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3776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65969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1456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476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901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9817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2580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322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35805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60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6055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951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6672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8625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011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2092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367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9140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7248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6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3066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15858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213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809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0904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28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64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10918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01</TotalTime>
  <Pages>8</Pages>
  <Words>1298</Words>
  <Characters>7399</Characters>
  <Application>Microsoft Office Word</Application>
  <DocSecurity>0</DocSecurity>
  <Lines>61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6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eupane, Achal</dc:creator>
  <cp:keywords/>
  <dc:description/>
  <cp:lastModifiedBy>Neupane, Achal</cp:lastModifiedBy>
  <cp:revision>103</cp:revision>
  <cp:lastPrinted>2023-05-03T14:00:00Z</cp:lastPrinted>
  <dcterms:created xsi:type="dcterms:W3CDTF">2023-05-01T16:21:00Z</dcterms:created>
  <dcterms:modified xsi:type="dcterms:W3CDTF">2023-05-08T15:47:00Z</dcterms:modified>
</cp:coreProperties>
</file>